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JavaScript dan MySQL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The library as it exists and is developing has now been used as a center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t>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55DBE2FD"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Sipinjam dirancang untuk memudahkan berbagai proses pelayanan yang ada pada perpustakaan. Sistem ini dapat melakukan pendataan terhadap data buku, peminjaman, pengembalian, anggota, dan data petugas. Data buku akan berisi data seluruh buku yang terdapat pada suatu 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F90276C" w14:textId="73A0899B" w:rsidR="00502AE2" w:rsidRDefault="009E3CD9" w:rsidP="00502AE2">
      <w:pPr>
        <w:pStyle w:val="IEEEHeading2"/>
        <w:numPr>
          <w:ilvl w:val="0"/>
          <w:numId w:val="4"/>
        </w:numPr>
      </w:pPr>
      <w:r>
        <w:t>Arsitektur Sistem</w:t>
      </w:r>
    </w:p>
    <w:p w14:paraId="7BE9B3C3" w14:textId="41A9A271" w:rsidR="00502AE2" w:rsidRDefault="003213D4" w:rsidP="00502AE2">
      <w:pPr>
        <w:pStyle w:val="IEEEParagraph"/>
      </w:pPr>
      <w:r w:rsidRPr="00544DEC">
        <w:rPr>
          <w:color w:val="000000"/>
          <w:szCs w:val="20"/>
        </w:rPr>
        <w:t>Rancang bangun sistem manajemen buku perpustakaan (Sipinjam) adalah program peminjaman buku perpustakaan berbasis web yang menggunakan bahasa pemrograman JavaScript dan MySQL</w:t>
      </w:r>
      <w:r>
        <w:rPr>
          <w:color w:val="000000"/>
          <w:szCs w:val="20"/>
        </w:rPr>
        <w:t>.</w:t>
      </w:r>
      <w:r w:rsidRPr="00544DEC">
        <w:t xml:space="preserve"> </w:t>
      </w:r>
      <w:r w:rsidR="00544DEC" w:rsidRPr="00544DEC">
        <w:t xml:space="preserve">Sistem manajemen peminjaman buku perpustakaan diberi nama Sipinjam. Sipinjam dapat diakses oleh petugas perpustakaan atau pustakawan yang bertanggung jawab melakukan pelayanan pada perpustakaan. Pelayanan perpustakaan yang menggunakan </w:t>
      </w:r>
      <w:r w:rsidR="00544DEC" w:rsidRPr="00544DEC">
        <w:lastRenderedPageBreak/>
        <w:t>Sipinjam meliputi pendataan petugas, anggota, buku, peminjaman, dan pengembalian buku</w:t>
      </w:r>
      <w:r w:rsidR="00502AE2">
        <w:t>.</w:t>
      </w:r>
    </w:p>
    <w:p w14:paraId="23C9A0B8" w14:textId="4A89C70F" w:rsidR="003213D4" w:rsidRDefault="003213D4" w:rsidP="00502AE2">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3B8C0731" w14:textId="70685E1F" w:rsidR="00502AE2" w:rsidRDefault="00544DEC" w:rsidP="00502AE2">
      <w:pPr>
        <w:pStyle w:val="IEEEHeading2"/>
        <w:numPr>
          <w:ilvl w:val="0"/>
          <w:numId w:val="4"/>
        </w:numPr>
      </w:pPr>
      <w:r>
        <w:t>Desain Sistem</w:t>
      </w:r>
    </w:p>
    <w:p w14:paraId="0BC96B63" w14:textId="6AD46EB3" w:rsidR="009B4D82" w:rsidRPr="0065327D" w:rsidRDefault="00544DEC" w:rsidP="009B4D82">
      <w:pPr>
        <w:pStyle w:val="IEEEParagraph"/>
      </w:pPr>
      <w:r w:rsidRPr="0065327D">
        <w:rPr>
          <w:color w:val="000000"/>
          <w:szCs w:val="20"/>
        </w:rPr>
        <w:t>Seluruh proses sistem yang terjadi, dilakukan sepenuhnya oleh petugas perpustakaan. Di antara proses tersebut ialah sebagai berikut</w:t>
      </w:r>
      <w:r w:rsidR="00502AE2" w:rsidRPr="0065327D">
        <w:t>.</w:t>
      </w:r>
    </w:p>
    <w:p w14:paraId="72A7AFFA" w14:textId="77777777" w:rsidR="009B4D82" w:rsidRPr="009B4D82" w:rsidRDefault="009B4D82" w:rsidP="009B4D82">
      <w:pPr>
        <w:pStyle w:val="IEEEParagraph"/>
      </w:pPr>
    </w:p>
    <w:p w14:paraId="49296538" w14:textId="39B1B3DB"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3D2C803" wp14:editId="7D5C3E8F">
            <wp:extent cx="1143000" cy="346587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994" cy="3468885"/>
                    </a:xfrm>
                    <a:prstGeom prst="rect">
                      <a:avLst/>
                    </a:prstGeom>
                    <a:noFill/>
                    <a:ln>
                      <a:noFill/>
                    </a:ln>
                  </pic:spPr>
                </pic:pic>
              </a:graphicData>
            </a:graphic>
          </wp:inline>
        </w:drawing>
      </w:r>
    </w:p>
    <w:p w14:paraId="541CEE48" w14:textId="77777777" w:rsidR="009B4D82" w:rsidRPr="0065327D" w:rsidRDefault="009B4D82" w:rsidP="00FC1B55">
      <w:pPr>
        <w:spacing w:before="120" w:after="240"/>
        <w:ind w:firstLine="216"/>
        <w:jc w:val="both"/>
        <w:rPr>
          <w:rFonts w:eastAsia="Times New Roman"/>
          <w:lang w:eastAsia="en-US"/>
        </w:rPr>
      </w:pPr>
      <w:r w:rsidRPr="0065327D">
        <w:rPr>
          <w:rFonts w:eastAsia="Times New Roman"/>
          <w:color w:val="000000"/>
          <w:sz w:val="16"/>
          <w:szCs w:val="16"/>
          <w:lang w:eastAsia="en-US"/>
        </w:rPr>
        <w:t xml:space="preserve">Gambar 1.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ambahan anggota baru perpustakaan</w:t>
      </w:r>
    </w:p>
    <w:p w14:paraId="74EE314C" w14:textId="68B34B78"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ambahan anggota baru pada perpustakaan. Anggota baru ditambahkan apabila peminjam belum terdaftar sebagai anggota pada perpustakaan. Data yang ditambahkan pada data anggota di antaranya ialah nama anggota, nomor telepon anggota, dan alamat anggota.</w:t>
      </w:r>
    </w:p>
    <w:p w14:paraId="70E61516"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Proses selanjutnya ialah penambahan data peminjaman. penambahan data peminjaman dapat dilakukan apabila buku tersedia dan peminjaman sudah terdaftar sebagai anggota.</w:t>
      </w:r>
    </w:p>
    <w:p w14:paraId="45C3DD29" w14:textId="77777777" w:rsidR="009B4D82" w:rsidRPr="009B4D82" w:rsidRDefault="009B4D82" w:rsidP="009B4D82">
      <w:pPr>
        <w:rPr>
          <w:rFonts w:eastAsia="Times New Roman"/>
          <w:lang w:val="en-US" w:eastAsia="en-US"/>
        </w:rPr>
      </w:pPr>
    </w:p>
    <w:p w14:paraId="06084497" w14:textId="7D1E0A0D"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8500364" wp14:editId="4D48CE45">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063C0E67" w14:textId="77777777" w:rsidR="009B4D82" w:rsidRPr="0065327D" w:rsidRDefault="009B4D82" w:rsidP="00FC1B55">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49014C13"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51D059C1"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41102DAF" w14:textId="77777777" w:rsidR="009B4D82" w:rsidRPr="009B4D82" w:rsidRDefault="009B4D82" w:rsidP="009B4D82">
      <w:pPr>
        <w:rPr>
          <w:rFonts w:eastAsia="Times New Roman"/>
          <w:lang w:val="en-US" w:eastAsia="en-US"/>
        </w:rPr>
      </w:pPr>
    </w:p>
    <w:p w14:paraId="24B573FC" w14:textId="3DD29571"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109EE72D" wp14:editId="7337C6CD">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602F431E" w14:textId="77777777" w:rsidR="009B4D82" w:rsidRPr="009B4D82" w:rsidRDefault="009B4D82" w:rsidP="00FC1B55">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102EB510"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6AE4CE26"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66C56F81" w14:textId="77777777" w:rsidR="009B4D82" w:rsidRPr="009B4D82" w:rsidRDefault="009B4D82" w:rsidP="009B4D82">
      <w:pPr>
        <w:rPr>
          <w:rFonts w:eastAsia="Times New Roman"/>
          <w:lang w:val="en-US" w:eastAsia="en-US"/>
        </w:rPr>
      </w:pPr>
    </w:p>
    <w:p w14:paraId="3F5390B0" w14:textId="4744BD88"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3B1766A4" wp14:editId="2BD5E1D0">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3E28E34" w14:textId="77777777" w:rsidR="009B4D82" w:rsidRPr="0065327D" w:rsidRDefault="009B4D82" w:rsidP="00FC1B55">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0CB9C963" w14:textId="77777777" w:rsidR="00E626B0" w:rsidRDefault="009B4D82" w:rsidP="00E626B0">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4E6F83A6" w14:textId="680A325B" w:rsidR="00E626B0" w:rsidRDefault="00E626B0" w:rsidP="00E626B0">
      <w:pPr>
        <w:pStyle w:val="IEEEHeading2"/>
        <w:numPr>
          <w:ilvl w:val="0"/>
          <w:numId w:val="4"/>
        </w:numPr>
      </w:pPr>
      <w:r>
        <w:t>Perancangan Sistem</w:t>
      </w:r>
    </w:p>
    <w:p w14:paraId="7B6001FD" w14:textId="5D4E0DA9" w:rsidR="00E626B0" w:rsidRDefault="00E626B0" w:rsidP="00E626B0">
      <w:pPr>
        <w:pStyle w:val="IEEEHeading3"/>
        <w:numPr>
          <w:ilvl w:val="0"/>
          <w:numId w:val="9"/>
        </w:numPr>
        <w:rPr>
          <w:i w:val="0"/>
          <w:iCs/>
        </w:rPr>
      </w:pPr>
      <w:r>
        <w:t>Entity Relationship Diagram:</w:t>
      </w:r>
      <w:r w:rsidRPr="00906656">
        <w:rPr>
          <w:i w:val="0"/>
          <w:iCs/>
        </w:rPr>
        <w:t xml:space="preserve">  </w:t>
      </w:r>
      <w:r w:rsidR="0023157D" w:rsidRPr="0023157D">
        <w:rPr>
          <w:i w:val="0"/>
          <w:iCs/>
        </w:rPr>
        <w:t>Pada Entity Relationship Diagram ini terdapat beberapa entitas yang bisa ditemukan dalam web Sipinjam. Berikut ini adalah entitas web Sipinjam yang meliputi anggota, petugas, buku, peminjam, dan pengembalian. berikut ini adalah gambar dari ERD Sipinjam</w:t>
      </w:r>
      <w:r w:rsidRPr="00906656">
        <w:rPr>
          <w:i w:val="0"/>
          <w:iCs/>
        </w:rPr>
        <w:t>.</w:t>
      </w:r>
    </w:p>
    <w:p w14:paraId="166F064E" w14:textId="66593546" w:rsidR="00B827A6" w:rsidRDefault="00B827A6" w:rsidP="00B827A6">
      <w:pPr>
        <w:pStyle w:val="IEEEParagraph"/>
        <w:ind w:firstLine="0"/>
        <w:rPr>
          <w:iCs/>
        </w:rPr>
      </w:pPr>
    </w:p>
    <w:p w14:paraId="075D9A38" w14:textId="5F5DCD35" w:rsidR="00B827A6" w:rsidRPr="00B827A6" w:rsidRDefault="00B827A6" w:rsidP="00B827A6">
      <w:pPr>
        <w:pStyle w:val="IEEEParagraph"/>
        <w:ind w:firstLine="0"/>
        <w:rPr>
          <w:iCs/>
        </w:rPr>
      </w:pPr>
      <w:r>
        <w:rPr>
          <w:iCs/>
          <w:noProof/>
        </w:rPr>
        <w:drawing>
          <wp:inline distT="0" distB="0" distL="0" distR="0" wp14:anchorId="2C964239" wp14:editId="25B28612">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2BD34885" w14:textId="22BFCF33" w:rsidR="00E71FEC" w:rsidRPr="00B827A6" w:rsidRDefault="00B827A6" w:rsidP="00FC1B55">
      <w:pPr>
        <w:pStyle w:val="IEEEParagraph"/>
        <w:spacing w:before="120" w:after="240"/>
        <w:ind w:firstLine="0"/>
        <w:rPr>
          <w:iCs/>
          <w:sz w:val="16"/>
          <w:szCs w:val="16"/>
        </w:rPr>
      </w:pPr>
      <w:r w:rsidRPr="00B827A6">
        <w:rPr>
          <w:iCs/>
          <w:sz w:val="16"/>
          <w:szCs w:val="16"/>
        </w:rPr>
        <w:t>Gambar 5. ERD Sipinjam</w:t>
      </w:r>
    </w:p>
    <w:p w14:paraId="1A8ABF7F" w14:textId="25DBD50E" w:rsidR="001A2D6E" w:rsidRDefault="001A2D6E" w:rsidP="00E626B0">
      <w:pPr>
        <w:pStyle w:val="IEEEHeading3"/>
        <w:rPr>
          <w:i w:val="0"/>
          <w:iCs/>
        </w:rPr>
      </w:pPr>
      <w:r>
        <w:lastRenderedPageBreak/>
        <w:t>Conceptual Data Model</w:t>
      </w:r>
      <w:r w:rsidR="0023157D">
        <w:t xml:space="preserve">: </w:t>
      </w:r>
      <w:r w:rsidR="00532CB4">
        <w:rPr>
          <w:i w:val="0"/>
          <w:iCs/>
        </w:rPr>
        <w:t xml:space="preserve">CDM merupakan suatu teknik pemodelan data yang merepresentasikan </w:t>
      </w:r>
      <w:r w:rsidR="002378D3">
        <w:rPr>
          <w:i w:val="0"/>
          <w:iCs/>
        </w:rPr>
        <w:t>entitas beserta relasi-relasi antar entitas pada sebuah sistem informasi menggunakan gambar. CDM memuat dua komponen utama, yaitu entitas dan relasi dideskripsikan lebih detail dengan sejumlah atribut di dalam entitas</w:t>
      </w:r>
      <w:r w:rsidR="00542F03">
        <w:rPr>
          <w:i w:val="0"/>
          <w:iCs/>
        </w:rPr>
        <w:t xml:space="preserve"> </w:t>
      </w:r>
      <w:r w:rsidR="00542F03">
        <w:rPr>
          <w:i w:val="0"/>
          <w:iCs/>
        </w:rPr>
        <w:fldChar w:fldCharType="begin" w:fldLock="1"/>
      </w:r>
      <w:r w:rsidR="00542F03">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operties":{"noteIndex":0},"schema":"https://github.com/citation-style-language/schema/raw/master/csl-citation.json"}</w:instrText>
      </w:r>
      <w:r w:rsidR="00542F03">
        <w:rPr>
          <w:i w:val="0"/>
          <w:iCs/>
        </w:rPr>
        <w:fldChar w:fldCharType="separate"/>
      </w:r>
      <w:r w:rsidR="00542F03" w:rsidRPr="00542F03">
        <w:rPr>
          <w:i w:val="0"/>
          <w:iCs/>
          <w:noProof/>
        </w:rPr>
        <w:t>[4]</w:t>
      </w:r>
      <w:r w:rsidR="00542F03">
        <w:rPr>
          <w:i w:val="0"/>
          <w:iCs/>
        </w:rPr>
        <w:fldChar w:fldCharType="end"/>
      </w:r>
      <w:r w:rsidR="002378D3">
        <w:rPr>
          <w:i w:val="0"/>
          <w:iCs/>
        </w:rPr>
        <w:t xml:space="preserve">. </w:t>
      </w:r>
      <w:r w:rsidR="00532CB4">
        <w:rPr>
          <w:i w:val="0"/>
          <w:iCs/>
        </w:rPr>
        <w:t>K</w:t>
      </w:r>
      <w:r w:rsidR="0023157D" w:rsidRPr="0023157D">
        <w:rPr>
          <w:i w:val="0"/>
          <w:iCs/>
        </w:rPr>
        <w:t>onsep CDM pada Sipinjam, yaitu anggota dapat meminjam buku di perpustakaan web Sipinjam kemudian buku diberikan kepada petugas, lalu petugas akan mengkonfirmasi peminjaman buku tersebut. Kemudian petugas mengisi peminjaman dan mencatat pengembalian buku. Berikut ini adalah gambar dari CDM</w:t>
      </w:r>
      <w:r w:rsidR="0023157D">
        <w:rPr>
          <w:i w:val="0"/>
          <w:iCs/>
        </w:rPr>
        <w:t>.</w:t>
      </w:r>
      <w:r w:rsidR="00815D17">
        <w:rPr>
          <w:i w:val="0"/>
          <w:iCs/>
        </w:rPr>
        <w:t xml:space="preserve"> Berikut ini CDM basis data yang akan dibuat pada Sipinjam.</w:t>
      </w:r>
    </w:p>
    <w:p w14:paraId="61F76E93" w14:textId="6C59E613" w:rsidR="00FC1B55" w:rsidRDefault="00FC1B55" w:rsidP="00FC1B55">
      <w:pPr>
        <w:pStyle w:val="IEEEParagraph"/>
        <w:ind w:firstLine="0"/>
        <w:rPr>
          <w:iCs/>
        </w:rPr>
      </w:pPr>
    </w:p>
    <w:p w14:paraId="4FDC5D97" w14:textId="52A8AD52" w:rsidR="00FC1B55" w:rsidRPr="00FC1B55" w:rsidRDefault="00FC1B55" w:rsidP="00FC1B55">
      <w:pPr>
        <w:pStyle w:val="IEEEParagraph"/>
        <w:ind w:firstLine="0"/>
        <w:jc w:val="center"/>
        <w:rPr>
          <w:iCs/>
        </w:rPr>
      </w:pPr>
      <w:r>
        <w:rPr>
          <w:noProof/>
          <w:color w:val="000000"/>
          <w:szCs w:val="20"/>
          <w:bdr w:val="none" w:sz="0" w:space="0" w:color="auto" w:frame="1"/>
        </w:rPr>
        <w:drawing>
          <wp:inline distT="0" distB="0" distL="0" distR="0" wp14:anchorId="60357B34" wp14:editId="420A9A6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300F3DC8" w14:textId="2C4B6485" w:rsidR="00FC1B55" w:rsidRPr="00FC1B55" w:rsidRDefault="00FC1B55" w:rsidP="00FC1B55">
      <w:pPr>
        <w:pStyle w:val="IEEEParagraph"/>
        <w:spacing w:before="120" w:after="240"/>
        <w:ind w:firstLine="0"/>
        <w:rPr>
          <w:iCs/>
          <w:sz w:val="16"/>
          <w:szCs w:val="16"/>
        </w:rPr>
      </w:pPr>
      <w:r w:rsidRPr="00FC1B55">
        <w:rPr>
          <w:iCs/>
          <w:sz w:val="16"/>
          <w:szCs w:val="16"/>
        </w:rPr>
        <w:t>Gambar 6. CDM Sipinjam</w:t>
      </w:r>
    </w:p>
    <w:p w14:paraId="54E83EC3" w14:textId="142F8D45" w:rsidR="0065327D" w:rsidRDefault="001A2D6E" w:rsidP="00E626B0">
      <w:pPr>
        <w:pStyle w:val="IEEEHeading3"/>
        <w:rPr>
          <w:i w:val="0"/>
          <w:iCs/>
        </w:rPr>
      </w:pPr>
      <w:r>
        <w:t>Physical Data Model</w:t>
      </w:r>
      <w:r w:rsidR="00E626B0" w:rsidRPr="00AB18B7">
        <w:t>:</w:t>
      </w:r>
      <w:r w:rsidR="00E626B0" w:rsidRPr="003F3A61">
        <w:rPr>
          <w:i w:val="0"/>
          <w:iCs/>
        </w:rPr>
        <w:t xml:space="preserve">  </w:t>
      </w:r>
      <w:r w:rsidR="0023157D" w:rsidRPr="0023157D">
        <w:rPr>
          <w:i w:val="0"/>
          <w:iCs/>
        </w:rPr>
        <w:t>PDM dan CDM memiliki kemiripan dari segi entitas, atribut</w:t>
      </w:r>
      <w:r w:rsidR="0023157D">
        <w:rPr>
          <w:i w:val="0"/>
          <w:iCs/>
        </w:rPr>
        <w:t>,</w:t>
      </w:r>
      <w:r w:rsidR="0023157D" w:rsidRPr="0023157D">
        <w:rPr>
          <w:i w:val="0"/>
          <w:iCs/>
        </w:rPr>
        <w:t xml:space="preserve"> dan </w:t>
      </w:r>
      <w:r w:rsidR="0023157D">
        <w:rPr>
          <w:i w:val="0"/>
          <w:iCs/>
        </w:rPr>
        <w:t>relasi</w:t>
      </w:r>
      <w:r w:rsidR="0023157D" w:rsidRPr="0023157D">
        <w:rPr>
          <w:i w:val="0"/>
          <w:iCs/>
        </w:rPr>
        <w:t xml:space="preserve">. Perbedaannya yaitu pada CDM tidak terdapat </w:t>
      </w:r>
      <w:r w:rsidR="0023157D" w:rsidRPr="0023157D">
        <w:t>foreign key</w:t>
      </w:r>
      <w:r w:rsidR="0023157D" w:rsidRPr="0023157D">
        <w:rPr>
          <w:i w:val="0"/>
          <w:iCs/>
        </w:rPr>
        <w:t xml:space="preserve">, sedangkan pada PDM terdapat </w:t>
      </w:r>
      <w:r w:rsidR="0023157D" w:rsidRPr="0023157D">
        <w:t>foreign key</w:t>
      </w:r>
      <w:r w:rsidR="0023157D" w:rsidRPr="0023157D">
        <w:rPr>
          <w:i w:val="0"/>
          <w:iCs/>
        </w:rPr>
        <w:t xml:space="preserve"> di</w:t>
      </w:r>
      <w:r w:rsidR="0023157D">
        <w:rPr>
          <w:i w:val="0"/>
          <w:iCs/>
        </w:rPr>
        <w:t xml:space="preserve"> </w:t>
      </w:r>
      <w:r w:rsidR="0023157D" w:rsidRPr="0023157D">
        <w:rPr>
          <w:i w:val="0"/>
          <w:iCs/>
        </w:rPr>
        <w:t>mana satu tabel bergantung pada tabel lainnya</w:t>
      </w:r>
      <w:r w:rsidR="00BB75A2">
        <w:rPr>
          <w:i w:val="0"/>
          <w:iCs/>
        </w:rPr>
        <w:t xml:space="preserve"> [</w:t>
      </w:r>
      <w:r w:rsidR="00542F03">
        <w:rPr>
          <w:i w:val="0"/>
          <w:iCs/>
        </w:rPr>
        <w:t>5</w:t>
      </w:r>
      <w:r w:rsidR="00BB75A2">
        <w:rPr>
          <w:i w:val="0"/>
          <w:iCs/>
        </w:rPr>
        <w:t>]</w:t>
      </w:r>
      <w:r w:rsidR="0023157D" w:rsidRPr="0023157D">
        <w:rPr>
          <w:i w:val="0"/>
          <w:iCs/>
        </w:rPr>
        <w:t xml:space="preserve">. </w:t>
      </w:r>
      <w:r w:rsidR="0023157D" w:rsidRPr="0023157D">
        <w:t>Foreign key</w:t>
      </w:r>
      <w:r w:rsidR="0023157D" w:rsidRPr="0023157D">
        <w:rPr>
          <w:i w:val="0"/>
          <w:iCs/>
        </w:rPr>
        <w:t xml:space="preserve"> yaitu </w:t>
      </w:r>
      <w:r w:rsidR="0023157D" w:rsidRPr="0023157D">
        <w:t>primary key</w:t>
      </w:r>
      <w:r w:rsidR="0023157D" w:rsidRPr="0023157D">
        <w:rPr>
          <w:i w:val="0"/>
          <w:iCs/>
        </w:rPr>
        <w:t xml:space="preserve"> yang berada pada tabel yang memiliki hubungan dengan tabel tersebut. Berikut ini adalah gambar dari PDM Sipinjam</w:t>
      </w:r>
      <w:r w:rsidR="00E626B0" w:rsidRPr="00AB18B7">
        <w:rPr>
          <w:i w:val="0"/>
          <w:iCs/>
        </w:rPr>
        <w:t>.</w:t>
      </w:r>
    </w:p>
    <w:p w14:paraId="32DC0D47" w14:textId="3EF6227A" w:rsidR="00FC1B55" w:rsidRDefault="00FC1B55" w:rsidP="00FC1B55">
      <w:pPr>
        <w:pStyle w:val="IEEEParagraph"/>
        <w:ind w:firstLine="0"/>
        <w:rPr>
          <w:iCs/>
        </w:rPr>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B220C6">
      <w:pPr>
        <w:pStyle w:val="IEEEParagraph"/>
        <w:rPr>
          <w:lang w:val="en-GB"/>
        </w:rPr>
      </w:pPr>
      <w:r w:rsidRPr="00FC1B55">
        <w:rPr>
          <w:iCs/>
          <w:sz w:val="16"/>
          <w:szCs w:val="20"/>
        </w:rPr>
        <w:t>Gambar 7. PDM Sipinjam</w:t>
      </w:r>
    </w:p>
    <w:p w14:paraId="26F6623C" w14:textId="0935B581" w:rsidR="00B220C6" w:rsidRDefault="00D05605" w:rsidP="00B220C6">
      <w:pPr>
        <w:pStyle w:val="IEEEHeading2"/>
        <w:numPr>
          <w:ilvl w:val="0"/>
          <w:numId w:val="1"/>
        </w:numPr>
      </w:pPr>
      <w:r>
        <w:t>Basis Data</w:t>
      </w:r>
    </w:p>
    <w:p w14:paraId="55235443" w14:textId="6D7DC629" w:rsidR="00B220C6" w:rsidRDefault="00532CB4" w:rsidP="00B220C6">
      <w:pPr>
        <w:pStyle w:val="IEEEParagraph"/>
      </w:pPr>
      <w:r>
        <w:t xml:space="preserve">Pembuatan basis data dapat dilakukan setelah perancangan model basis data berupa ERD, CDM, dan PDM. </w:t>
      </w:r>
      <w:r w:rsidR="00DB437D">
        <w:t xml:space="preserve">Pembuatan basis data merupakan bentuk realisasi atau implementasi dari pemodelan basis data yang telah ada. Implementasi ini dilakukan dengan menggunakan SQL </w:t>
      </w:r>
      <w:r w:rsidR="00DB437D" w:rsidRPr="00DB437D">
        <w:rPr>
          <w:i/>
          <w:iCs/>
        </w:rPr>
        <w:t>statement</w:t>
      </w:r>
      <w:r w:rsidR="00DB437D">
        <w:t xml:space="preserve"> pada DBMS. SQL statement yang dimaksud </w:t>
      </w:r>
      <w:r w:rsidR="00DB437D">
        <w:t xml:space="preserve">merupakan </w:t>
      </w:r>
      <w:r w:rsidR="00DB437D" w:rsidRPr="00DB437D">
        <w:rPr>
          <w:i/>
          <w:iCs/>
        </w:rPr>
        <w:t>Data Definition Language</w:t>
      </w:r>
      <w:r w:rsidR="00DB437D">
        <w:rPr>
          <w:i/>
          <w:iCs/>
        </w:rPr>
        <w:t xml:space="preserve"> </w:t>
      </w:r>
      <w:r w:rsidR="00DB437D">
        <w:t>(DDL).</w:t>
      </w:r>
      <w:r w:rsidR="006B39B9">
        <w:t xml:space="preserve"> Berikut ini </w:t>
      </w:r>
      <w:r w:rsidR="006B39B9" w:rsidRPr="006B39B9">
        <w:rPr>
          <w:i/>
          <w:iCs/>
        </w:rPr>
        <w:t>script</w:t>
      </w:r>
      <w:r w:rsidR="006B39B9">
        <w:t xml:space="preserve"> DDL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Gambar 8 menunjukkan SQL untuk membuat tabel anggota dalam basis data. Hasil dari 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SQL untuk membuat tabel buku dalam basis data. Hasil dari SQL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rPr>
        <w:lastRenderedPageBreak/>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SQL untuk membuat tabel </w:t>
      </w:r>
      <w:r w:rsidR="00A32452">
        <w:t>peminjaman</w:t>
      </w:r>
      <w:r>
        <w:t xml:space="preserve"> dalam basis data. Hasil dari SQL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SQL untuk membuat tabel </w:t>
      </w:r>
      <w:r w:rsidR="00A32452">
        <w:t>pengembalian</w:t>
      </w:r>
      <w:r>
        <w:t xml:space="preserve"> dalam basis data. Hasil dari SQL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SQL untuk membuat tabel </w:t>
      </w:r>
      <w:r w:rsidR="00A32452">
        <w:t>petugas</w:t>
      </w:r>
      <w:r>
        <w:t xml:space="preserve"> dalam basis data. Hasil dari SQL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0EAA897B"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1F897E67" w14:textId="69E34720" w:rsidR="00AA3F9D" w:rsidRPr="004F4891" w:rsidRDefault="00AA3F9D" w:rsidP="004F4891">
      <w:pPr>
        <w:pStyle w:val="IEEEParagraph"/>
        <w:spacing w:before="120" w:after="240"/>
        <w:ind w:firstLine="0"/>
        <w:rPr>
          <w:iCs/>
          <w:sz w:val="16"/>
          <w:szCs w:val="20"/>
          <w:lang w:val="en-AU"/>
        </w:rPr>
      </w:pPr>
    </w:p>
    <w:p w14:paraId="65ABDD64" w14:textId="78C2EDFC" w:rsidR="006B7B41" w:rsidRDefault="006B7B41" w:rsidP="006B7B41">
      <w:pPr>
        <w:pStyle w:val="IEEEParagraph"/>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B1113" w14:textId="77777777" w:rsidR="00E45FF0" w:rsidRDefault="00E45FF0" w:rsidP="00FF3BB1">
      <w:r>
        <w:separator/>
      </w:r>
    </w:p>
  </w:endnote>
  <w:endnote w:type="continuationSeparator" w:id="0">
    <w:p w14:paraId="75904155" w14:textId="77777777" w:rsidR="00E45FF0" w:rsidRDefault="00E45FF0"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8DF38" w14:textId="77777777" w:rsidR="00E45FF0" w:rsidRDefault="00E45FF0" w:rsidP="00FF3BB1">
      <w:r>
        <w:separator/>
      </w:r>
    </w:p>
  </w:footnote>
  <w:footnote w:type="continuationSeparator" w:id="0">
    <w:p w14:paraId="7980BF2D" w14:textId="77777777" w:rsidR="00E45FF0" w:rsidRDefault="00E45FF0"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Jurnal Sistem dan Teknologi 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80285733">
    <w:abstractNumId w:val="4"/>
  </w:num>
  <w:num w:numId="2" w16cid:durableId="459495173">
    <w:abstractNumId w:val="5"/>
  </w:num>
  <w:num w:numId="3" w16cid:durableId="1375960245">
    <w:abstractNumId w:val="4"/>
  </w:num>
  <w:num w:numId="4" w16cid:durableId="21127013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41383580">
    <w:abstractNumId w:val="3"/>
  </w:num>
  <w:num w:numId="6" w16cid:durableId="174462738">
    <w:abstractNumId w:val="2"/>
  </w:num>
  <w:num w:numId="7" w16cid:durableId="970792535">
    <w:abstractNumId w:val="0"/>
  </w:num>
  <w:num w:numId="8" w16cid:durableId="496846304">
    <w:abstractNumId w:val="1"/>
  </w:num>
  <w:num w:numId="9" w16cid:durableId="6625898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3742908">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71C25"/>
    <w:rsid w:val="00074AC8"/>
    <w:rsid w:val="00081408"/>
    <w:rsid w:val="00081EBE"/>
    <w:rsid w:val="00086EDC"/>
    <w:rsid w:val="000A0AD9"/>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6B1A"/>
    <w:rsid w:val="00101924"/>
    <w:rsid w:val="001056DF"/>
    <w:rsid w:val="00114025"/>
    <w:rsid w:val="00115E60"/>
    <w:rsid w:val="001160D2"/>
    <w:rsid w:val="00123834"/>
    <w:rsid w:val="001348A5"/>
    <w:rsid w:val="00141BB0"/>
    <w:rsid w:val="00147BFA"/>
    <w:rsid w:val="00147F2C"/>
    <w:rsid w:val="0015009D"/>
    <w:rsid w:val="00151B8E"/>
    <w:rsid w:val="001561A8"/>
    <w:rsid w:val="00156270"/>
    <w:rsid w:val="00173908"/>
    <w:rsid w:val="00181B20"/>
    <w:rsid w:val="00182170"/>
    <w:rsid w:val="00184777"/>
    <w:rsid w:val="00191F5D"/>
    <w:rsid w:val="001928FB"/>
    <w:rsid w:val="00192BC7"/>
    <w:rsid w:val="00196654"/>
    <w:rsid w:val="001A2D6E"/>
    <w:rsid w:val="001A40D3"/>
    <w:rsid w:val="001A50EA"/>
    <w:rsid w:val="001B2F26"/>
    <w:rsid w:val="001C6E50"/>
    <w:rsid w:val="001C78E6"/>
    <w:rsid w:val="001D0866"/>
    <w:rsid w:val="001E3FB3"/>
    <w:rsid w:val="001F1173"/>
    <w:rsid w:val="001F16CD"/>
    <w:rsid w:val="001F47D2"/>
    <w:rsid w:val="002008F9"/>
    <w:rsid w:val="00206055"/>
    <w:rsid w:val="00214194"/>
    <w:rsid w:val="0022285A"/>
    <w:rsid w:val="00224C61"/>
    <w:rsid w:val="002272D9"/>
    <w:rsid w:val="0023157D"/>
    <w:rsid w:val="00232D86"/>
    <w:rsid w:val="002342E5"/>
    <w:rsid w:val="002378D3"/>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C1A7F"/>
    <w:rsid w:val="002C4239"/>
    <w:rsid w:val="002C559D"/>
    <w:rsid w:val="002D2D42"/>
    <w:rsid w:val="002D39F3"/>
    <w:rsid w:val="002D4B28"/>
    <w:rsid w:val="002E0445"/>
    <w:rsid w:val="002F207E"/>
    <w:rsid w:val="002F56A8"/>
    <w:rsid w:val="002F72D0"/>
    <w:rsid w:val="003003AB"/>
    <w:rsid w:val="00305DEB"/>
    <w:rsid w:val="00311C49"/>
    <w:rsid w:val="00312962"/>
    <w:rsid w:val="00317E40"/>
    <w:rsid w:val="0032119E"/>
    <w:rsid w:val="00321304"/>
    <w:rsid w:val="003213D4"/>
    <w:rsid w:val="00331F84"/>
    <w:rsid w:val="00346B61"/>
    <w:rsid w:val="00350D73"/>
    <w:rsid w:val="00354E38"/>
    <w:rsid w:val="003600E6"/>
    <w:rsid w:val="00361EB5"/>
    <w:rsid w:val="003638F0"/>
    <w:rsid w:val="00373E58"/>
    <w:rsid w:val="00381642"/>
    <w:rsid w:val="00383FFD"/>
    <w:rsid w:val="003950A4"/>
    <w:rsid w:val="00397DBA"/>
    <w:rsid w:val="00397FD3"/>
    <w:rsid w:val="003B3D11"/>
    <w:rsid w:val="003C3A4C"/>
    <w:rsid w:val="003C4C66"/>
    <w:rsid w:val="003D0933"/>
    <w:rsid w:val="003D5585"/>
    <w:rsid w:val="003D7190"/>
    <w:rsid w:val="003E3577"/>
    <w:rsid w:val="003F3A61"/>
    <w:rsid w:val="003F5589"/>
    <w:rsid w:val="003F5992"/>
    <w:rsid w:val="00405B57"/>
    <w:rsid w:val="00410A5D"/>
    <w:rsid w:val="00414909"/>
    <w:rsid w:val="00414D12"/>
    <w:rsid w:val="00415A73"/>
    <w:rsid w:val="004166CE"/>
    <w:rsid w:val="00416DFD"/>
    <w:rsid w:val="00417836"/>
    <w:rsid w:val="0042094F"/>
    <w:rsid w:val="00425A6A"/>
    <w:rsid w:val="00425BF3"/>
    <w:rsid w:val="00426FBB"/>
    <w:rsid w:val="00443BC0"/>
    <w:rsid w:val="0047429A"/>
    <w:rsid w:val="00477890"/>
    <w:rsid w:val="0048374C"/>
    <w:rsid w:val="0048771D"/>
    <w:rsid w:val="00496A75"/>
    <w:rsid w:val="004A16D7"/>
    <w:rsid w:val="004A62A4"/>
    <w:rsid w:val="004A6336"/>
    <w:rsid w:val="004A6605"/>
    <w:rsid w:val="004C304C"/>
    <w:rsid w:val="004C45FA"/>
    <w:rsid w:val="004E1BD8"/>
    <w:rsid w:val="004E452A"/>
    <w:rsid w:val="004E453F"/>
    <w:rsid w:val="004E78E3"/>
    <w:rsid w:val="004F4891"/>
    <w:rsid w:val="005004BF"/>
    <w:rsid w:val="00502AE2"/>
    <w:rsid w:val="00502E89"/>
    <w:rsid w:val="00510E95"/>
    <w:rsid w:val="00513662"/>
    <w:rsid w:val="00520082"/>
    <w:rsid w:val="00527D56"/>
    <w:rsid w:val="0053221F"/>
    <w:rsid w:val="00532CB4"/>
    <w:rsid w:val="00536FAE"/>
    <w:rsid w:val="00542C85"/>
    <w:rsid w:val="00542F03"/>
    <w:rsid w:val="00544A39"/>
    <w:rsid w:val="00544DEC"/>
    <w:rsid w:val="00553510"/>
    <w:rsid w:val="00553CFE"/>
    <w:rsid w:val="00554186"/>
    <w:rsid w:val="005742F3"/>
    <w:rsid w:val="00581F40"/>
    <w:rsid w:val="00585769"/>
    <w:rsid w:val="00591130"/>
    <w:rsid w:val="005A3F28"/>
    <w:rsid w:val="005A40BE"/>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851"/>
    <w:rsid w:val="00671E41"/>
    <w:rsid w:val="006749FE"/>
    <w:rsid w:val="006A1DF4"/>
    <w:rsid w:val="006B39B9"/>
    <w:rsid w:val="006B47CA"/>
    <w:rsid w:val="006B7B41"/>
    <w:rsid w:val="006C0551"/>
    <w:rsid w:val="006C7AAA"/>
    <w:rsid w:val="006D1C2A"/>
    <w:rsid w:val="006D264F"/>
    <w:rsid w:val="006D2F85"/>
    <w:rsid w:val="006E2451"/>
    <w:rsid w:val="006E2A8D"/>
    <w:rsid w:val="006E2CDA"/>
    <w:rsid w:val="006E7574"/>
    <w:rsid w:val="006F12AD"/>
    <w:rsid w:val="00703430"/>
    <w:rsid w:val="007035AF"/>
    <w:rsid w:val="007069BE"/>
    <w:rsid w:val="00721A8C"/>
    <w:rsid w:val="00731E37"/>
    <w:rsid w:val="00745C86"/>
    <w:rsid w:val="00747996"/>
    <w:rsid w:val="00760109"/>
    <w:rsid w:val="00764603"/>
    <w:rsid w:val="0076604D"/>
    <w:rsid w:val="0077256B"/>
    <w:rsid w:val="00777D3A"/>
    <w:rsid w:val="007817F2"/>
    <w:rsid w:val="007818BC"/>
    <w:rsid w:val="00786042"/>
    <w:rsid w:val="00790909"/>
    <w:rsid w:val="007941BB"/>
    <w:rsid w:val="007A09B9"/>
    <w:rsid w:val="007B5A07"/>
    <w:rsid w:val="007C3CB1"/>
    <w:rsid w:val="007C4629"/>
    <w:rsid w:val="007D3E71"/>
    <w:rsid w:val="007E5D6A"/>
    <w:rsid w:val="007E645D"/>
    <w:rsid w:val="007F1829"/>
    <w:rsid w:val="007F18DB"/>
    <w:rsid w:val="007F6CF4"/>
    <w:rsid w:val="007F75CA"/>
    <w:rsid w:val="008073A9"/>
    <w:rsid w:val="008079EB"/>
    <w:rsid w:val="00815D17"/>
    <w:rsid w:val="00821E08"/>
    <w:rsid w:val="00834EFD"/>
    <w:rsid w:val="00836A3F"/>
    <w:rsid w:val="00842BA1"/>
    <w:rsid w:val="00844B24"/>
    <w:rsid w:val="0084515F"/>
    <w:rsid w:val="0085092D"/>
    <w:rsid w:val="00872EDF"/>
    <w:rsid w:val="00877D4C"/>
    <w:rsid w:val="00883903"/>
    <w:rsid w:val="00894724"/>
    <w:rsid w:val="00894740"/>
    <w:rsid w:val="00896CCF"/>
    <w:rsid w:val="0089763B"/>
    <w:rsid w:val="008A0E7E"/>
    <w:rsid w:val="008A33EF"/>
    <w:rsid w:val="008B6AE3"/>
    <w:rsid w:val="008B6C98"/>
    <w:rsid w:val="008C1BFE"/>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A4319"/>
    <w:rsid w:val="009A6C3F"/>
    <w:rsid w:val="009B4D82"/>
    <w:rsid w:val="009B73F2"/>
    <w:rsid w:val="009C12BD"/>
    <w:rsid w:val="009C50FE"/>
    <w:rsid w:val="009E3CD9"/>
    <w:rsid w:val="009E7DF9"/>
    <w:rsid w:val="009E7EED"/>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2D37"/>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E638D"/>
    <w:rsid w:val="00AF1AD7"/>
    <w:rsid w:val="00AF3F74"/>
    <w:rsid w:val="00AF792B"/>
    <w:rsid w:val="00B000D9"/>
    <w:rsid w:val="00B02AF7"/>
    <w:rsid w:val="00B0455A"/>
    <w:rsid w:val="00B220C6"/>
    <w:rsid w:val="00B22C86"/>
    <w:rsid w:val="00B2320F"/>
    <w:rsid w:val="00B52C6A"/>
    <w:rsid w:val="00B5517B"/>
    <w:rsid w:val="00B55D5E"/>
    <w:rsid w:val="00B80060"/>
    <w:rsid w:val="00B827A6"/>
    <w:rsid w:val="00B871C0"/>
    <w:rsid w:val="00B94516"/>
    <w:rsid w:val="00BB2855"/>
    <w:rsid w:val="00BB2BD0"/>
    <w:rsid w:val="00BB75A2"/>
    <w:rsid w:val="00BC0DF0"/>
    <w:rsid w:val="00BD19C1"/>
    <w:rsid w:val="00BD25B8"/>
    <w:rsid w:val="00BD3086"/>
    <w:rsid w:val="00BF1A76"/>
    <w:rsid w:val="00BF34D9"/>
    <w:rsid w:val="00BF4B5E"/>
    <w:rsid w:val="00C012E1"/>
    <w:rsid w:val="00C02074"/>
    <w:rsid w:val="00C06BB4"/>
    <w:rsid w:val="00C10D20"/>
    <w:rsid w:val="00C12DA9"/>
    <w:rsid w:val="00C12E0C"/>
    <w:rsid w:val="00C21916"/>
    <w:rsid w:val="00C250AC"/>
    <w:rsid w:val="00C457CA"/>
    <w:rsid w:val="00C45F34"/>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F3F"/>
    <w:rsid w:val="00D01BA4"/>
    <w:rsid w:val="00D03AEA"/>
    <w:rsid w:val="00D05605"/>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7911"/>
    <w:rsid w:val="00DB0D8D"/>
    <w:rsid w:val="00DB16E0"/>
    <w:rsid w:val="00DB2DF9"/>
    <w:rsid w:val="00DB4379"/>
    <w:rsid w:val="00DB437D"/>
    <w:rsid w:val="00DB7E63"/>
    <w:rsid w:val="00DC2055"/>
    <w:rsid w:val="00DC4225"/>
    <w:rsid w:val="00DD27B9"/>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5FF0"/>
    <w:rsid w:val="00E46425"/>
    <w:rsid w:val="00E47D0E"/>
    <w:rsid w:val="00E522E1"/>
    <w:rsid w:val="00E5420A"/>
    <w:rsid w:val="00E626B0"/>
    <w:rsid w:val="00E65018"/>
    <w:rsid w:val="00E71FEC"/>
    <w:rsid w:val="00E80DDD"/>
    <w:rsid w:val="00E85014"/>
    <w:rsid w:val="00E85513"/>
    <w:rsid w:val="00E94339"/>
    <w:rsid w:val="00E9756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659B"/>
    <w:rsid w:val="00F06A72"/>
    <w:rsid w:val="00F136F0"/>
    <w:rsid w:val="00F1716B"/>
    <w:rsid w:val="00F20BBB"/>
    <w:rsid w:val="00F24341"/>
    <w:rsid w:val="00F26B8D"/>
    <w:rsid w:val="00F32D58"/>
    <w:rsid w:val="00F43BD8"/>
    <w:rsid w:val="00F4654F"/>
    <w:rsid w:val="00F562F3"/>
    <w:rsid w:val="00F57E42"/>
    <w:rsid w:val="00F662AE"/>
    <w:rsid w:val="00F74B89"/>
    <w:rsid w:val="00F75133"/>
    <w:rsid w:val="00F8713C"/>
    <w:rsid w:val="00FA3899"/>
    <w:rsid w:val="00FA4909"/>
    <w:rsid w:val="00FA6751"/>
    <w:rsid w:val="00FA7074"/>
    <w:rsid w:val="00FB1048"/>
    <w:rsid w:val="00FB62C4"/>
    <w:rsid w:val="00FB7701"/>
    <w:rsid w:val="00FC1B55"/>
    <w:rsid w:val="00FD1AC5"/>
    <w:rsid w:val="00FD22B9"/>
    <w:rsid w:val="00FD5CF0"/>
    <w:rsid w:val="00FE2C71"/>
    <w:rsid w:val="00FE3DEE"/>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710F4F-E1D2-4032-8607-D5DC9925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185</Words>
  <Characters>1815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